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E11E03">
        <w:rPr>
          <w:rFonts w:ascii="Arial" w:hAnsi="Arial" w:cs="Arial"/>
          <w:szCs w:val="12"/>
          <w:lang w:val="en-US"/>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E11E03">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E11E03">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E11E03">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E11E03">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E11E03">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E11E03">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E11E03">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E11E03">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E11E03">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E11E03">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E11E03">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E11E03">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E11E03">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E11E03">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E11E03">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E11E03">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E11E03">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E11E03">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E11E03">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E11E03">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E11E03">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E11E03">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E11E03">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E11E03">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E11E03"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E11E03"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3521F708" w:rsidR="00D5750E" w:rsidRDefault="00D5750E" w:rsidP="00D5750E">
      <w:pPr>
        <w:pStyle w:val="Caption"/>
        <w:jc w:val="center"/>
      </w:pPr>
      <w:r>
        <w:t xml:space="preserve">Figura </w:t>
      </w:r>
      <w:fldSimple w:instr=" SEQ Figura \* ARABIC ">
        <w:r>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bookmarkStart w:id="6" w:name="_GoBack"/>
      <w:bookmarkEnd w:id="6"/>
    </w:p>
    <w:p w14:paraId="0905A18B" w14:textId="0E079D34" w:rsidR="005C576B" w:rsidRDefault="005C576B" w:rsidP="00C4798E">
      <w:pPr>
        <w:pStyle w:val="Heading2"/>
        <w:ind w:firstLine="708"/>
      </w:pPr>
      <w:bookmarkStart w:id="7" w:name="_Toc484442671"/>
      <w:r w:rsidRPr="002A4B1A">
        <w:t xml:space="preserve">2.2 </w:t>
      </w:r>
      <w:r w:rsidR="00C4798E">
        <w:t>Automação</w:t>
      </w:r>
      <w:bookmarkEnd w:id="7"/>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79700297" w:rsidR="00E42088" w:rsidRDefault="00E42088" w:rsidP="00E42088">
      <w:pPr>
        <w:pStyle w:val="Caption"/>
        <w:jc w:val="center"/>
      </w:pPr>
      <w:r>
        <w:t xml:space="preserve">Figura </w:t>
      </w:r>
      <w:fldSimple w:instr=" SEQ Figura \* ARABIC ">
        <w:r w:rsidR="00D5750E">
          <w:rPr>
            <w:noProof/>
          </w:rPr>
          <w:t>4</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3357BF33" w:rsidR="001123E1" w:rsidRDefault="001123E1" w:rsidP="001123E1">
      <w:pPr>
        <w:pStyle w:val="Caption"/>
        <w:jc w:val="center"/>
      </w:pPr>
      <w:r>
        <w:t xml:space="preserve">Figura </w:t>
      </w:r>
      <w:fldSimple w:instr=" SEQ Figura \* ARABIC ">
        <w:r w:rsidR="00D5750E">
          <w:rPr>
            <w:noProof/>
          </w:rPr>
          <w:t>5</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B04C710" w:rsidR="005D606F" w:rsidRDefault="005D606F" w:rsidP="005D606F">
      <w:pPr>
        <w:pStyle w:val="Caption"/>
        <w:jc w:val="center"/>
      </w:pPr>
      <w:r>
        <w:t xml:space="preserve">Figura </w:t>
      </w:r>
      <w:fldSimple w:instr=" SEQ Figura \* ARABIC ">
        <w:r w:rsidR="00D5750E">
          <w:rPr>
            <w:noProof/>
          </w:rPr>
          <w:t>6</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47B07B7F" w:rsidR="00656E03" w:rsidRPr="008B1B8C" w:rsidRDefault="00656E03" w:rsidP="00656E03">
      <w:pPr>
        <w:pStyle w:val="Caption"/>
        <w:jc w:val="center"/>
      </w:pPr>
      <w:r>
        <w:t xml:space="preserve">Figura </w:t>
      </w:r>
      <w:fldSimple w:instr=" SEQ Figura \* ARABIC ">
        <w:r w:rsidR="00D5750E">
          <w:rPr>
            <w:noProof/>
          </w:rPr>
          <w:t>7</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8" w:name="_Toc484442672"/>
      <w:r w:rsidRPr="002A4B1A">
        <w:lastRenderedPageBreak/>
        <w:t>2.</w:t>
      </w:r>
      <w:r>
        <w:t>3</w:t>
      </w:r>
      <w:r w:rsidRPr="002A4B1A">
        <w:t xml:space="preserve"> </w:t>
      </w:r>
      <w:r>
        <w:t>Software para Automação</w:t>
      </w:r>
      <w:bookmarkEnd w:id="8"/>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0E09DE1C" w:rsidR="00702B29" w:rsidRDefault="00702B29" w:rsidP="00702B29">
      <w:pPr>
        <w:pStyle w:val="Caption"/>
        <w:jc w:val="center"/>
      </w:pPr>
      <w:r>
        <w:t xml:space="preserve">Figura </w:t>
      </w:r>
      <w:fldSimple w:instr=" SEQ Figura \* ARABIC ">
        <w:r w:rsidR="00D5750E">
          <w:rPr>
            <w:noProof/>
          </w:rPr>
          <w:t>8</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2AD6339D" w:rsidR="00702B29" w:rsidRDefault="00702B29" w:rsidP="00702B29">
      <w:pPr>
        <w:pStyle w:val="Caption"/>
        <w:jc w:val="center"/>
      </w:pPr>
      <w:r>
        <w:t xml:space="preserve">Figura </w:t>
      </w:r>
      <w:fldSimple w:instr=" SEQ Figura \* ARABIC ">
        <w:r w:rsidR="00D5750E">
          <w:rPr>
            <w:noProof/>
          </w:rPr>
          <w:t>9</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4E0C4DBD" w:rsidR="00702B29" w:rsidRDefault="00702B29" w:rsidP="00702B29">
      <w:pPr>
        <w:pStyle w:val="Caption"/>
        <w:jc w:val="center"/>
      </w:pPr>
      <w:r>
        <w:t xml:space="preserve">Figura </w:t>
      </w:r>
      <w:fldSimple w:instr=" SEQ Figura \* ARABIC ">
        <w:r w:rsidR="00D5750E">
          <w:rPr>
            <w:noProof/>
          </w:rPr>
          <w:t>10</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9" w:name="_Toc484442673"/>
      <w:r w:rsidRPr="002A4B1A">
        <w:t>2.</w:t>
      </w:r>
      <w:r w:rsidR="009C24B1">
        <w:t>4</w:t>
      </w:r>
      <w:r w:rsidRPr="002A4B1A">
        <w:t xml:space="preserve"> </w:t>
      </w:r>
      <w:r w:rsidR="00C4798E">
        <w:t>Fabrico Aditivo</w:t>
      </w:r>
      <w:bookmarkEnd w:id="9"/>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10" w:name="_Toc484442675"/>
      <w:r w:rsidRPr="002A4B1A">
        <w:t>2.</w:t>
      </w:r>
      <w:r>
        <w:t>5</w:t>
      </w:r>
      <w:r w:rsidRPr="002A4B1A">
        <w:t xml:space="preserve"> </w:t>
      </w:r>
      <w:r>
        <w:t>Web para Automação</w:t>
      </w:r>
      <w:bookmarkEnd w:id="10"/>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5114347" w:rsidR="003077F5" w:rsidRDefault="003077F5" w:rsidP="003077F5">
      <w:pPr>
        <w:pStyle w:val="Caption"/>
        <w:jc w:val="center"/>
      </w:pPr>
      <w:r>
        <w:t xml:space="preserve">Figura </w:t>
      </w:r>
      <w:fldSimple w:instr=" SEQ Figura \* ARABIC ">
        <w:r w:rsidR="00D5750E">
          <w:rPr>
            <w:noProof/>
          </w:rPr>
          <w:t>13</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47AFA089" w:rsidR="00035428" w:rsidRDefault="00AE7921" w:rsidP="00AE7921">
      <w:pPr>
        <w:pStyle w:val="Caption"/>
        <w:jc w:val="center"/>
      </w:pPr>
      <w:r>
        <w:t xml:space="preserve">Figura </w:t>
      </w:r>
      <w:fldSimple w:instr=" SEQ Figura \* ARABIC ">
        <w:r w:rsidR="00D5750E">
          <w:rPr>
            <w:noProof/>
          </w:rPr>
          <w:t>16</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440D02A" w:rsidR="00CD1F8F" w:rsidRDefault="00CD1F8F" w:rsidP="00CD1F8F">
      <w:pPr>
        <w:pStyle w:val="Caption"/>
        <w:jc w:val="center"/>
      </w:pPr>
      <w:r>
        <w:t xml:space="preserve">Figura </w:t>
      </w:r>
      <w:fldSimple w:instr=" SEQ Figura \* ARABIC ">
        <w:r w:rsidR="00D5750E">
          <w:rPr>
            <w:noProof/>
          </w:rPr>
          <w:t>17</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3F88BDA9" w:rsidR="00C060DB" w:rsidRDefault="00C060DB" w:rsidP="00C060DB">
      <w:pPr>
        <w:pStyle w:val="Caption"/>
        <w:jc w:val="center"/>
      </w:pPr>
      <w:r>
        <w:t xml:space="preserve">Figura </w:t>
      </w:r>
      <w:fldSimple w:instr=" SEQ Figura \* ARABIC ">
        <w:r w:rsidR="00D5750E">
          <w:rPr>
            <w:noProof/>
          </w:rPr>
          <w:t>18</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623CEC52" w:rsidR="00501B09" w:rsidRDefault="00501B09" w:rsidP="00501B09">
      <w:pPr>
        <w:pStyle w:val="Caption"/>
        <w:jc w:val="center"/>
      </w:pPr>
      <w:r>
        <w:t xml:space="preserve">Figura </w:t>
      </w:r>
      <w:fldSimple w:instr=" SEQ Figura \* ARABIC ">
        <w:r w:rsidR="00D5750E">
          <w:rPr>
            <w:noProof/>
          </w:rPr>
          <w:t>19</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1D2C6911" w:rsidR="00911472" w:rsidRDefault="00911472" w:rsidP="00911472">
      <w:pPr>
        <w:pStyle w:val="Caption"/>
        <w:jc w:val="center"/>
      </w:pPr>
      <w:r>
        <w:t xml:space="preserve">Figura </w:t>
      </w:r>
      <w:fldSimple w:instr=" SEQ Figura \* ARABIC ">
        <w:r w:rsidR="00D5750E">
          <w:rPr>
            <w:noProof/>
          </w:rPr>
          <w:t>20</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654632F8" w:rsidR="00611144" w:rsidRDefault="00611144" w:rsidP="00611144">
      <w:pPr>
        <w:pStyle w:val="Caption"/>
        <w:jc w:val="center"/>
      </w:pPr>
      <w:r>
        <w:t xml:space="preserve">Figura </w:t>
      </w:r>
      <w:fldSimple w:instr=" SEQ Figura \* ARABIC ">
        <w:r w:rsidR="00D5750E">
          <w:rPr>
            <w:noProof/>
          </w:rPr>
          <w:t>21</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64DFD07" w:rsidR="00611144" w:rsidRDefault="00611144" w:rsidP="00611144">
      <w:pPr>
        <w:pStyle w:val="Caption"/>
        <w:jc w:val="center"/>
      </w:pPr>
      <w:r>
        <w:t xml:space="preserve">Figura </w:t>
      </w:r>
      <w:fldSimple w:instr=" SEQ Figura \* ARABIC ">
        <w:r w:rsidR="00D5750E">
          <w:rPr>
            <w:noProof/>
          </w:rPr>
          <w:t>22</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5237092D" w:rsidR="00F002AC" w:rsidRDefault="00F002AC" w:rsidP="00F002AC">
      <w:pPr>
        <w:pStyle w:val="Caption"/>
        <w:jc w:val="center"/>
      </w:pPr>
      <w:r>
        <w:t xml:space="preserve">Figura </w:t>
      </w:r>
      <w:fldSimple w:instr=" SEQ Figura \* ARABIC ">
        <w:r w:rsidR="00D5750E">
          <w:rPr>
            <w:noProof/>
          </w:rPr>
          <w:t>23</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2C5969BD" w:rsidR="00F10B1C" w:rsidRDefault="00F10B1C" w:rsidP="00F10B1C">
      <w:r w:rsidRPr="00F10B1C">
        <w:rPr>
          <w:lang w:val="en-US"/>
        </w:rPr>
        <w:t xml:space="preserve">Segundo artigo divulgado pela inside machines </w:t>
      </w:r>
      <w:r>
        <w:fldChar w:fldCharType="begin" w:fldLock="1"/>
      </w:r>
      <w:r w:rsidRPr="00F10B1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lastRenderedPageBreak/>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1250DC3F" w14:textId="1A305182" w:rsidR="00F10B1C" w:rsidRPr="00E45718" w:rsidRDefault="004B3084" w:rsidP="00F10B1C">
      <w:pPr>
        <w:widowControl w:val="0"/>
        <w:autoSpaceDE w:val="0"/>
        <w:autoSpaceDN w:val="0"/>
        <w:adjustRightInd w:val="0"/>
        <w:spacing w:line="240" w:lineRule="auto"/>
        <w:ind w:left="480" w:hanging="480"/>
        <w:rPr>
          <w:rFonts w:ascii="Calibri" w:hAnsi="Calibri" w:cs="Calibri"/>
          <w:noProof/>
          <w:lang w:val="en-US"/>
        </w:rPr>
      </w:pPr>
      <w:r>
        <w:fldChar w:fldCharType="begin" w:fldLock="1"/>
      </w:r>
      <w:r w:rsidRPr="00A3138C">
        <w:rPr>
          <w:lang w:val="en-US"/>
        </w:rPr>
        <w:instrText xml:space="preserve">ADDIN Mendeley Bibliography CSL_BIBLIOGRAPHY </w:instrText>
      </w:r>
      <w:r>
        <w:fldChar w:fldCharType="separate"/>
      </w:r>
      <w:r w:rsidR="00F10B1C" w:rsidRPr="00F10B1C">
        <w:rPr>
          <w:rFonts w:ascii="Calibri" w:hAnsi="Calibri" w:cs="Calibri"/>
          <w:noProof/>
          <w:lang w:val="en-US"/>
        </w:rPr>
        <w:t xml:space="preserve">3D printing -- Additive manufacturing: An introduction. </w:t>
      </w:r>
      <w:r w:rsidR="00F10B1C" w:rsidRPr="00E45718">
        <w:rPr>
          <w:rFonts w:ascii="Calibri" w:hAnsi="Calibri" w:cs="Calibri"/>
          <w:noProof/>
          <w:lang w:val="en-US"/>
        </w:rPr>
        <w:t>(2014). Retrieved from http://search.ebscohost.com/login.aspx?direct=true&amp;site=eds-live&amp;db=bth&amp;AN=97629391</w:t>
      </w:r>
    </w:p>
    <w:p w14:paraId="431E153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Alphonsus, E. R., &amp; Abdullah, M. O. (2016). A review on the applications of programmable logic controllers (PLCs), </w:t>
      </w:r>
      <w:r w:rsidRPr="00E45718">
        <w:rPr>
          <w:rFonts w:ascii="Calibri" w:hAnsi="Calibri" w:cs="Calibri"/>
          <w:i/>
          <w:iCs/>
          <w:noProof/>
          <w:lang w:val="en-US"/>
        </w:rPr>
        <w:t>60 OP</w:t>
      </w:r>
      <w:r w:rsidRPr="00E45718">
        <w:rPr>
          <w:rFonts w:ascii="Calibri" w:hAnsi="Calibri" w:cs="Calibri"/>
          <w:noProof/>
          <w:lang w:val="en-US"/>
        </w:rPr>
        <w:t>-</w:t>
      </w:r>
      <w:r w:rsidRPr="00E45718">
        <w:rPr>
          <w:rFonts w:ascii="Calibri" w:hAnsi="Calibri" w:cs="Calibri"/>
          <w:i/>
          <w:iCs/>
          <w:noProof/>
          <w:lang w:val="en-US"/>
        </w:rPr>
        <w:t>I</w:t>
      </w:r>
      <w:r w:rsidRPr="00E45718">
        <w:rPr>
          <w:rFonts w:ascii="Calibri" w:hAnsi="Calibri" w:cs="Calibri"/>
          <w:noProof/>
          <w:lang w:val="en-US"/>
        </w:rPr>
        <w:t>, 1185. https://doi.org/10.1016/j.rser.2016.01.025</w:t>
      </w:r>
    </w:p>
    <w:p w14:paraId="7421690C"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Anand, V., &amp; Saxena, D. (2013). 2013 IEEE International Conference on Computational Intelligence and Computing Research, Computational Intelligence and Computing Research (ICCIC), 2013 IEEE International Conference on. https://doi.org/10.1109/ICCIC.2013.6724273</w:t>
      </w:r>
    </w:p>
    <w:p w14:paraId="40C7F1C9"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Boone, L. (2017). Industry 4.0 (Fourth industrial revolution). Retrieved from http://search.ebscohost.com/login.aspx?direct=true&amp;site=eds-live&amp;db=ers&amp;AN=119214086 OP  - Salem Press Encyclopedia, January, 2017. 2p.</w:t>
      </w:r>
    </w:p>
    <w:p w14:paraId="519392BF"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Canas, R. M. da S., &amp; Pires, J. S. (2014). Simoldes : the impact of additive manufacturing : 3D Printing Technology. Retrieved from http://search.ebscohost.com/login.aspx?direct=true&amp;site=eds-live&amp;db=edsrca&amp;AN=rcaap.openAccess.10400.14.16813</w:t>
      </w:r>
    </w:p>
    <w:p w14:paraId="2571845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lastRenderedPageBreak/>
        <w:t xml:space="preserve">Carvalho, A. I. R. de, &amp; Ferrolho, A. M. P. (2016). </w:t>
      </w:r>
      <w:r w:rsidRPr="00F10B1C">
        <w:rPr>
          <w:rFonts w:ascii="Calibri" w:hAnsi="Calibri" w:cs="Calibri"/>
          <w:i/>
          <w:iCs/>
          <w:noProof/>
        </w:rPr>
        <w:t>Desenvolvimento e melhoramento da Célula Flexível de Fabrico da ESTGV</w:t>
      </w:r>
      <w:r w:rsidRPr="00F10B1C">
        <w:rPr>
          <w:rFonts w:ascii="Calibri" w:hAnsi="Calibri" w:cs="Calibri"/>
          <w:noProof/>
        </w:rPr>
        <w:t xml:space="preserve">. </w:t>
      </w:r>
      <w:r w:rsidRPr="00E45718">
        <w:rPr>
          <w:rFonts w:ascii="Calibri" w:hAnsi="Calibri" w:cs="Calibri"/>
          <w:noProof/>
          <w:lang w:val="en-US"/>
        </w:rPr>
        <w:t>Retrieved from http://search.ebscohost.com/login.aspx?direct=true&amp;site=eds-live&amp;db=edsrca&amp;AN=rcaap.openAccess.10400.19.3090</w:t>
      </w:r>
    </w:p>
    <w:p w14:paraId="0EEF37C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Cloud Computing: An Overview. (2009). </w:t>
      </w:r>
      <w:r w:rsidRPr="00E45718">
        <w:rPr>
          <w:rFonts w:ascii="Calibri" w:hAnsi="Calibri" w:cs="Calibri"/>
          <w:i/>
          <w:iCs/>
          <w:noProof/>
          <w:lang w:val="en-US"/>
        </w:rPr>
        <w:t>Queue</w:t>
      </w:r>
      <w:r w:rsidRPr="00E45718">
        <w:rPr>
          <w:rFonts w:ascii="Calibri" w:hAnsi="Calibri" w:cs="Calibri"/>
          <w:noProof/>
          <w:lang w:val="en-US"/>
        </w:rPr>
        <w:t xml:space="preserve">, </w:t>
      </w:r>
      <w:r w:rsidRPr="00E45718">
        <w:rPr>
          <w:rFonts w:ascii="Calibri" w:hAnsi="Calibri" w:cs="Calibri"/>
          <w:i/>
          <w:iCs/>
          <w:noProof/>
          <w:lang w:val="en-US"/>
        </w:rPr>
        <w:t>7</w:t>
      </w:r>
      <w:r w:rsidRPr="00E45718">
        <w:rPr>
          <w:rFonts w:ascii="Calibri" w:hAnsi="Calibri" w:cs="Calibri"/>
          <w:noProof/>
          <w:lang w:val="en-US"/>
        </w:rPr>
        <w:t>(5), 2:3--2:4. https://doi.org/10.1145/1551644.1554608</w:t>
      </w:r>
    </w:p>
    <w:p w14:paraId="0A3C9BC7"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Columbia Electronic Encyclopedia, 6th Edition. (2017). Retrieved from http://search.ebscohost.com/login.aspx?direct=true&amp;site=eds-live&amp;db=a9h&amp;AN=39047085 OP  - Columbia Electronic Encyclopedia, 6th Edition. </w:t>
      </w:r>
      <w:r w:rsidRPr="00F10B1C">
        <w:rPr>
          <w:rFonts w:ascii="Calibri" w:hAnsi="Calibri" w:cs="Calibri"/>
          <w:noProof/>
        </w:rPr>
        <w:t>Q1 2017, p1-1. 1p.</w:t>
      </w:r>
    </w:p>
    <w:p w14:paraId="5230CEC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Dias, F. A. N. B., &amp; Fonseca, I. S. A. da. (2015). Desenvolvimento de ferramenta para interligação de dispositivos utilizando protocolos industriais. </w:t>
      </w:r>
      <w:r w:rsidRPr="00E45718">
        <w:rPr>
          <w:rFonts w:ascii="Calibri" w:hAnsi="Calibri" w:cs="Calibri"/>
          <w:noProof/>
          <w:lang w:val="en-US"/>
        </w:rPr>
        <w:t>Retrieved from http://search.ebscohost.com/login.aspx?direct=true&amp;site=eds-live&amp;db=edsrca&amp;AN=rcaap.openAccess.10400.26.16571</w:t>
      </w:r>
    </w:p>
    <w:p w14:paraId="35796596"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Dorf, R. C., &amp; Bishop, R. H. (2010). </w:t>
      </w:r>
      <w:r w:rsidRPr="00E45718">
        <w:rPr>
          <w:rFonts w:ascii="Calibri" w:hAnsi="Calibri" w:cs="Calibri"/>
          <w:i/>
          <w:iCs/>
          <w:noProof/>
          <w:lang w:val="en-US"/>
        </w:rPr>
        <w:t>Modern Control Systems</w:t>
      </w:r>
      <w:r w:rsidRPr="00E45718">
        <w:rPr>
          <w:rFonts w:ascii="Calibri" w:hAnsi="Calibri" w:cs="Calibri"/>
          <w:noProof/>
          <w:lang w:val="en-US"/>
        </w:rPr>
        <w:t>.</w:t>
      </w:r>
    </w:p>
    <w:p w14:paraId="0D3AF54D"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E45718">
        <w:rPr>
          <w:rFonts w:ascii="Calibri" w:hAnsi="Calibri" w:cs="Calibri"/>
          <w:i/>
          <w:iCs/>
          <w:noProof/>
          <w:lang w:val="en-US"/>
        </w:rPr>
        <w:t>62</w:t>
      </w:r>
      <w:r w:rsidRPr="00E45718">
        <w:rPr>
          <w:rFonts w:ascii="Calibri" w:hAnsi="Calibri" w:cs="Calibri"/>
          <w:noProof/>
          <w:lang w:val="en-US"/>
        </w:rPr>
        <w:t>(6 OP-Control Engineering. June 2015, Vol. 62 Issue 6, M10, 3 ), 10. Retrieved from http://search.ebscohost.com/login.aspx?direct=true&amp;site=eds-live&amp;db=edsgao&amp;AN=edsgcl.422706900</w:t>
      </w:r>
    </w:p>
    <w:p w14:paraId="29E13B3A"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E45718">
        <w:rPr>
          <w:rFonts w:ascii="Calibri" w:hAnsi="Calibri" w:cs="Calibri"/>
          <w:noProof/>
          <w:lang w:val="en-US"/>
        </w:rPr>
        <w:t>HTTP/2 Usage. (2017). Retrieved from https://w3techs.com/technologies/details/ce-http2/all/all</w:t>
      </w:r>
    </w:p>
    <w:p w14:paraId="40A9F903" w14:textId="77777777" w:rsidR="00F10B1C" w:rsidRPr="00F10B1C" w:rsidRDefault="00F10B1C" w:rsidP="00F10B1C">
      <w:pPr>
        <w:widowControl w:val="0"/>
        <w:autoSpaceDE w:val="0"/>
        <w:autoSpaceDN w:val="0"/>
        <w:adjustRightInd w:val="0"/>
        <w:spacing w:line="240" w:lineRule="auto"/>
        <w:ind w:left="480" w:hanging="480"/>
        <w:rPr>
          <w:rFonts w:ascii="Calibri" w:hAnsi="Calibri" w:cs="Calibri"/>
          <w:noProof/>
        </w:rPr>
      </w:pPr>
      <w:r w:rsidRPr="00E45718">
        <w:rPr>
          <w:rFonts w:ascii="Calibri" w:hAnsi="Calibri" w:cs="Calibri"/>
          <w:noProof/>
          <w:lang w:val="en-US"/>
        </w:rPr>
        <w:t xml:space="preserve">Mohn, E. (2015). Augmented Reality. Retrieved from http://search.ebscohost.com/login.aspx?direct=true&amp;site=eds-live&amp;db=ers&amp;AN=87323326 OP  - Salem Press Encyclopedia of Science, 2015. </w:t>
      </w:r>
      <w:r w:rsidRPr="00F10B1C">
        <w:rPr>
          <w:rFonts w:ascii="Calibri" w:hAnsi="Calibri" w:cs="Calibri"/>
          <w:noProof/>
        </w:rPr>
        <w:t>2p.</w:t>
      </w:r>
    </w:p>
    <w:p w14:paraId="53C2B2DE"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ares, T. A. C., &amp; Mariano, S. J. P. S. (2012). Controlo e automação: sistema de rega inteligente. </w:t>
      </w:r>
      <w:r w:rsidRPr="00E45718">
        <w:rPr>
          <w:rFonts w:ascii="Calibri" w:hAnsi="Calibri" w:cs="Calibri"/>
          <w:noProof/>
          <w:lang w:val="en-US"/>
        </w:rPr>
        <w:t>Retrieved from http://search.ebscohost.com/login.aspx?direct=true&amp;site=eds-live&amp;db=edsrca&amp;AN=rcaap.openAccess.10400.6.2408</w:t>
      </w:r>
    </w:p>
    <w:p w14:paraId="6F54D320" w14:textId="77777777" w:rsidR="00F10B1C" w:rsidRPr="00E45718" w:rsidRDefault="00F10B1C" w:rsidP="00F10B1C">
      <w:pPr>
        <w:widowControl w:val="0"/>
        <w:autoSpaceDE w:val="0"/>
        <w:autoSpaceDN w:val="0"/>
        <w:adjustRightInd w:val="0"/>
        <w:spacing w:line="240" w:lineRule="auto"/>
        <w:ind w:left="480" w:hanging="480"/>
        <w:rPr>
          <w:rFonts w:ascii="Calibri" w:hAnsi="Calibri" w:cs="Calibri"/>
          <w:noProof/>
          <w:lang w:val="en-US"/>
        </w:rPr>
      </w:pPr>
      <w:r w:rsidRPr="00F10B1C">
        <w:rPr>
          <w:rFonts w:ascii="Calibri" w:hAnsi="Calibri" w:cs="Calibri"/>
          <w:noProof/>
        </w:rPr>
        <w:t xml:space="preserve">Souza, R. B. de, &amp; Medeiros, A. A. D. de. (2005). Uma arquitetura para sistemas supervisórios industriais e sua aplicação em processos de elevação artificial de petróleo. </w:t>
      </w:r>
      <w:r w:rsidRPr="00E45718">
        <w:rPr>
          <w:rFonts w:ascii="Calibri" w:hAnsi="Calibri" w:cs="Calibri"/>
          <w:noProof/>
          <w:lang w:val="en-US"/>
        </w:rPr>
        <w:t>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33D4F" w14:textId="77777777" w:rsidR="00855676" w:rsidRDefault="00855676" w:rsidP="00AA60D4">
      <w:r>
        <w:separator/>
      </w:r>
    </w:p>
  </w:endnote>
  <w:endnote w:type="continuationSeparator" w:id="0">
    <w:p w14:paraId="4ABF77FB" w14:textId="77777777" w:rsidR="00855676" w:rsidRDefault="00855676"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E11E03" w:rsidRDefault="00E11E03" w:rsidP="00AA60D4">
    <w:pPr>
      <w:pStyle w:val="Footer"/>
    </w:pPr>
  </w:p>
  <w:p w14:paraId="0905A20C" w14:textId="77777777" w:rsidR="00E11E03" w:rsidRDefault="00E11E03"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D816D60" w:rsidR="00E11E03" w:rsidRDefault="00E11E03">
        <w:pPr>
          <w:pStyle w:val="Footer"/>
          <w:jc w:val="right"/>
        </w:pPr>
        <w:r>
          <w:fldChar w:fldCharType="begin"/>
        </w:r>
        <w:r>
          <w:instrText xml:space="preserve"> PAGE   \* MERGEFORMAT </w:instrText>
        </w:r>
        <w:r>
          <w:fldChar w:fldCharType="separate"/>
        </w:r>
        <w:r w:rsidR="00EC76B1">
          <w:rPr>
            <w:noProof/>
          </w:rPr>
          <w:t>5</w:t>
        </w:r>
        <w:r>
          <w:rPr>
            <w:noProof/>
          </w:rPr>
          <w:fldChar w:fldCharType="end"/>
        </w:r>
      </w:p>
    </w:sdtContent>
  </w:sdt>
  <w:p w14:paraId="0905A20F" w14:textId="77777777" w:rsidR="00E11E03" w:rsidRDefault="00E11E03"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275E8" w14:textId="77777777" w:rsidR="00855676" w:rsidRDefault="00855676" w:rsidP="00AA60D4">
      <w:r>
        <w:separator/>
      </w:r>
    </w:p>
  </w:footnote>
  <w:footnote w:type="continuationSeparator" w:id="0">
    <w:p w14:paraId="081A83F8" w14:textId="77777777" w:rsidR="00855676" w:rsidRDefault="00855676"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E11E03" w:rsidRDefault="00E11E03"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2"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1"/>
  </w:num>
  <w:num w:numId="6">
    <w:abstractNumId w:val="15"/>
  </w:num>
  <w:num w:numId="7">
    <w:abstractNumId w:val="3"/>
  </w:num>
  <w:num w:numId="8">
    <w:abstractNumId w:val="18"/>
  </w:num>
  <w:num w:numId="9">
    <w:abstractNumId w:val="32"/>
  </w:num>
  <w:num w:numId="10">
    <w:abstractNumId w:val="42"/>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3"/>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10DF"/>
    <w:rsid w:val="00222F65"/>
    <w:rsid w:val="00223530"/>
    <w:rsid w:val="0023004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7B26"/>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144"/>
    <w:rsid w:val="0061147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551B"/>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6624"/>
    <w:rsid w:val="00C00057"/>
    <w:rsid w:val="00C00932"/>
    <w:rsid w:val="00C01ED7"/>
    <w:rsid w:val="00C020EC"/>
    <w:rsid w:val="00C02500"/>
    <w:rsid w:val="00C03392"/>
    <w:rsid w:val="00C04A92"/>
    <w:rsid w:val="00C04E95"/>
    <w:rsid w:val="00C05711"/>
    <w:rsid w:val="00C060DB"/>
    <w:rsid w:val="00C10681"/>
    <w:rsid w:val="00C116C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D5DF0"/>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B02"/>
    <w:rsid w:val="00DE47F9"/>
    <w:rsid w:val="00DE7D71"/>
    <w:rsid w:val="00DF083F"/>
    <w:rsid w:val="00DF3771"/>
    <w:rsid w:val="00E03072"/>
    <w:rsid w:val="00E03148"/>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72E508-4630-4BC1-8F1C-CCDCACD3C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7</TotalTime>
  <Pages>38</Pages>
  <Words>12677</Words>
  <Characters>68458</Characters>
  <Application>Microsoft Office Word</Application>
  <DocSecurity>0</DocSecurity>
  <Lines>570</Lines>
  <Paragraphs>1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8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05</cp:revision>
  <cp:lastPrinted>2011-11-02T09:41:00Z</cp:lastPrinted>
  <dcterms:created xsi:type="dcterms:W3CDTF">2017-05-24T15:07:00Z</dcterms:created>
  <dcterms:modified xsi:type="dcterms:W3CDTF">2017-06-27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